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EA471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B57C3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EA471C">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B57C3A" w:rsidRDefault="00B57C3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w:t>
      </w:r>
      <w:r w:rsidR="00DF6D46">
        <w:lastRenderedPageBreak/>
        <w:t xml:space="preserve">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r w:rsidR="003A3DD8">
        <w:t>Rachmawati’s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Or as figure 4 demostrates it is possible that only one highly ranked student could be awarded all of the scholarship awards. The seven</w:t>
      </w:r>
      <w:r w:rsidR="004D1283">
        <w:t xml:space="preserve"> algorithms </w:t>
      </w:r>
      <w:r w:rsidR="009B0001">
        <w:t xml:space="preserve">algorithms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3" w:history="1">
        <w:r w:rsidR="003A2CCE" w:rsidRPr="00620EB5">
          <w:rPr>
            <w:rStyle w:val="Hyperlink"/>
          </w:rPr>
          <w:t>https://github.com/dmerson/ArizonaMastersCapstone</w:t>
        </w:r>
      </w:hyperlink>
      <w:r w:rsidR="003A2CCE">
        <w:t>.</w:t>
      </w:r>
      <w:r w:rsidR="007D1992">
        <w:t xml:space="preserve"> The repository contains </w:t>
      </w:r>
      <w:r w:rsidR="009D5371">
        <w:t>creation sql scripts</w:t>
      </w:r>
      <w:r w:rsidR="007D1992">
        <w:t xml:space="preserve"> to </w:t>
      </w:r>
      <w:r w:rsidR="002532FF">
        <w:t>be able to create the database</w:t>
      </w:r>
      <w:r w:rsidR="009D5371">
        <w:t xml:space="preserve"> and 2 basic awarding committees</w:t>
      </w:r>
      <w:r w:rsidR="002532FF">
        <w:t xml:space="preserve"> in the read me file. </w:t>
      </w:r>
      <w:r w:rsidR="00C65D27">
        <w:t xml:space="preserve"> The user can recreate the database by following the directions of the read me on the site.</w:t>
      </w:r>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denormalized version of this if the data exists in the DenormalizedEnties table called </w:t>
      </w:r>
      <w:r w:rsidR="0037117B" w:rsidRPr="006508B3">
        <w:t>RunDenormalizedAlgorithm1</w:t>
      </w:r>
      <w:r w:rsidR="0037117B">
        <w:t xml:space="preserve">. </w:t>
      </w:r>
      <w:r w:rsidR="006508B3">
        <w:t xml:space="preserve">There is a stored procedure that can run </w:t>
      </w:r>
      <w:r w:rsidR="006508B3">
        <w:lastRenderedPageBreak/>
        <w:t xml:space="preserve">each of the seven stored procedures at once taking in the parameters of :@awardgroup INT,    @MaximumAward DECIMAL(9, 2), @MinimumAward DECIMAL(9, 2), and  @MaxApplicants INT. There is one stored procedure to run the normalized versus the denormalized versions of the algorithm. </w:t>
      </w:r>
    </w:p>
    <w:p w:rsidR="00AA1477" w:rsidRDefault="0037117B" w:rsidP="00CE45FD">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Only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r w:rsidR="006508B3" w:rsidRPr="006508B3">
        <w:t xml:space="preserve"> </w:t>
      </w:r>
      <w:r w:rsidR="006508B3">
        <w:t xml:space="preserve">:@awardgroup INT,    @MaximumAward DECIMAL(9, 2), @MinimumAward DECIMAL(9, 2), and  @MaxApplicants INT. </w:t>
      </w:r>
      <w:r w:rsidR="00AA1477">
        <w:t>Each algori</w:t>
      </w:r>
      <w:r w:rsidR="00CE45FD">
        <w:t>thm ends with an input into an a</w:t>
      </w:r>
      <w:r w:rsidR="00AA1477">
        <w:t xml:space="preserve">nalysis table which has calculated RA1, RA2, </w:t>
      </w:r>
      <w:r w:rsidR="00CE45FD">
        <w:t>,</w:t>
      </w:r>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denormalized.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and </w:t>
      </w:r>
      <w:r w:rsidR="003F508C">
        <w:t xml:space="preserve"> will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tab/>
        <w:t>Next Scholarship in Looping Table</w:t>
      </w:r>
    </w:p>
    <w:p w:rsidR="00251045" w:rsidRDefault="00251045" w:rsidP="00A84D63">
      <w:r>
        <w:lastRenderedPageBreak/>
        <w:t>Insert into Analysis</w:t>
      </w:r>
    </w:p>
    <w:p w:rsidR="000452C6" w:rsidRDefault="000452C6" w:rsidP="000452C6">
      <w:pPr>
        <w:pStyle w:val="Heading3"/>
      </w:pPr>
      <w:r>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t>Remove previous results with these input parameters</w:t>
      </w:r>
    </w:p>
    <w:p w:rsidR="00AD1F77" w:rsidRDefault="00AD1F77" w:rsidP="00AD1F77">
      <w:r>
        <w:lastRenderedPageBreak/>
        <w:t>Loop through each scholarship using @ScholarshipCounter</w:t>
      </w:r>
    </w:p>
    <w:p w:rsidR="00AD1F77" w:rsidRDefault="00AD1F77" w:rsidP="00AD1F77">
      <w:r>
        <w:tab/>
        <w:t>Set Scholarship as @CurrentScholarship with @ScholarshipCOunter pulling from looping table</w:t>
      </w:r>
    </w:p>
    <w:p w:rsidR="00AD1F77" w:rsidRDefault="00AD1F77" w:rsidP="00AD1F77">
      <w:r>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tab/>
        <w:t>Set Result Into ResultTable with @ScholarshipWinner, @CurrentScholarship, and @CurrentAmount</w:t>
      </w:r>
    </w:p>
    <w:p w:rsidR="00E24CC3" w:rsidRDefault="00E24CC3" w:rsidP="00E24CC3">
      <w:r>
        <w:lastRenderedPageBreak/>
        <w:tab/>
        <w:t>Next Scholarship in Looping Table</w:t>
      </w:r>
    </w:p>
    <w:p w:rsidR="00E24CC3" w:rsidRDefault="00E24CC3" w:rsidP="00E24CC3">
      <w:r>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CountOfScholarships to count of scholarships in looping table</w:t>
      </w:r>
    </w:p>
    <w:p w:rsidR="00C92773" w:rsidRDefault="00C92773" w:rsidP="00C92773">
      <w:r>
        <w:lastRenderedPageBreak/>
        <w:t>Set @ScholarshipCounter to 1</w:t>
      </w:r>
    </w:p>
    <w:p w:rsidR="00C92773" w:rsidRDefault="00C92773" w:rsidP="00C92773">
      <w:r>
        <w:t>Declare @ScholarshipWinner</w:t>
      </w:r>
    </w:p>
    <w:p w:rsidR="00C92773" w:rsidRDefault="00C92773" w:rsidP="00C92773">
      <w:r>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t>Loop through each scholarship using @ScholarshipCounter</w:t>
      </w:r>
    </w:p>
    <w:p w:rsidR="002C786B" w:rsidRDefault="002C786B" w:rsidP="002C786B">
      <w:r>
        <w:tab/>
        <w:t>Declare @CurrentAmount</w:t>
      </w:r>
    </w:p>
    <w:p w:rsidR="002C786B" w:rsidRDefault="002C786B" w:rsidP="002C786B">
      <w:r>
        <w:lastRenderedPageBreak/>
        <w:tab/>
        <w:t>Declare @CurrentSplitAmount</w:t>
      </w:r>
    </w:p>
    <w:p w:rsidR="002C786B" w:rsidRDefault="002C786B" w:rsidP="002C786B">
      <w:r>
        <w:tab/>
        <w:t>Declare @CountOfApplicants</w:t>
      </w:r>
    </w:p>
    <w:p w:rsidR="00923D80" w:rsidRDefault="00923D80" w:rsidP="002C786B">
      <w:r>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aggregate grouping</w:t>
      </w:r>
      <w:r w:rsidR="00D865FC">
        <w:rPr>
          <w:rStyle w:val="Emphasis"/>
        </w:rPr>
        <w:t>, Common Table Expressions (CTE),</w:t>
      </w:r>
      <w:r w:rsidR="00CB74AC" w:rsidRPr="00CB74AC">
        <w:rPr>
          <w:rStyle w:val="Emphasis"/>
        </w:rPr>
        <w:t xml:space="preserve"> and </w:t>
      </w:r>
      <w:r w:rsidRPr="00CB74AC">
        <w:rPr>
          <w:rStyle w:val="Emphasis"/>
        </w:rPr>
        <w:t>window functions such as LEAD and LAG to determine the order of various elements.</w:t>
      </w:r>
      <w:r w:rsidR="00D865FC">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w:t>
      </w:r>
      <w:r w:rsidR="003B26B3">
        <w:rPr>
          <w:rStyle w:val="Emphasis"/>
        </w:rPr>
        <w:t>a more declarative</w:t>
      </w:r>
      <w:r w:rsidR="00D865FC">
        <w:rPr>
          <w:rStyle w:val="Emphasis"/>
        </w:rPr>
        <w:t xml:space="preserve"> manner. However, explaining the algorithm needs to use higher level ideas such as grouping to understand how this algorithm works in my MS-SQL Version. </w:t>
      </w:r>
      <w:r w:rsidR="003B26B3">
        <w:rPr>
          <w:rStyle w:val="Emphasis"/>
        </w:rPr>
        <w:t>The explanation</w:t>
      </w:r>
      <w:r w:rsidR="00D865FC">
        <w:rPr>
          <w:rStyle w:val="Emphasis"/>
        </w:rPr>
        <w:t xml:space="preserve"> also requires blocks that represent the CTE tables that serve as inputs to later CTE Tables. For this reason, this algorithm is shown in block form. </w:t>
      </w:r>
    </w:p>
    <w:p w:rsidR="00C65D27" w:rsidRDefault="00C65D27" w:rsidP="00C65D27">
      <w:pPr>
        <w:keepNext/>
      </w:pPr>
      <w:r>
        <w:rPr>
          <w:noProof/>
        </w:rPr>
        <w:lastRenderedPageBreak/>
        <w:drawing>
          <wp:inline distT="0" distB="0" distL="0" distR="0" wp14:anchorId="30AD3B47" wp14:editId="162EB56C">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3E60FD" w:rsidRDefault="00C65D27" w:rsidP="00C65D27">
      <w:pPr>
        <w:pStyle w:val="Caption"/>
      </w:pPr>
      <w:r>
        <w:t xml:space="preserve">Figure </w:t>
      </w:r>
      <w:r w:rsidR="00EA471C">
        <w:rPr>
          <w:noProof/>
        </w:rPr>
        <w:fldChar w:fldCharType="begin"/>
      </w:r>
      <w:r w:rsidR="00EA471C">
        <w:rPr>
          <w:noProof/>
        </w:rPr>
        <w:instrText xml:space="preserve"> SEQ Figure \* ARABIC </w:instrText>
      </w:r>
      <w:r w:rsidR="00EA471C">
        <w:rPr>
          <w:noProof/>
        </w:rPr>
        <w:fldChar w:fldCharType="separate"/>
      </w:r>
      <w:r>
        <w:rPr>
          <w:noProof/>
        </w:rPr>
        <w:t>7</w:t>
      </w:r>
      <w:r w:rsidR="00EA471C">
        <w:rPr>
          <w:noProof/>
        </w:rPr>
        <w:fldChar w:fldCharType="end"/>
      </w:r>
      <w:r>
        <w:t xml:space="preserve"> Insert Into Analysis Algorithm</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r w:rsidR="00E459BC">
        <w:t xml:space="preserve">I have included worksheets within the repository for R and Python that connect to a SQL Server as demonstration of this fact. </w:t>
      </w:r>
    </w:p>
    <w:p w:rsidR="00E459BC" w:rsidRDefault="00E459BC" w:rsidP="00685268">
      <w:r>
        <w:t xml:space="preserve">The database is using a modular design </w:t>
      </w:r>
      <w:r w:rsidR="006D183D">
        <w:t xml:space="preserve">to allow for reuse and further development. </w:t>
      </w:r>
      <w:r>
        <w:t>All functionality from entering to anlaysing the data are possible with strored procedure to manipulate data. Since there are separate denormalized and deonormalized table, t</w:t>
      </w:r>
      <w:r w:rsidR="006D183D">
        <w:t xml:space="preserve">here are separate stored procedures for similar functions such as CreateAnalysis and CreateDenormalized Analysis. </w:t>
      </w:r>
      <w:r w:rsidR="003804C2">
        <w:t xml:space="preserve"> </w:t>
      </w:r>
    </w:p>
    <w:p w:rsidR="006D183D" w:rsidRDefault="00E459BC" w:rsidP="00685268">
      <w:r>
        <w:t xml:space="preserve">All the algorithms are designed as standalone modules which are called by stored procedure that calls each algorithm in turn. </w:t>
      </w:r>
      <w:r w:rsidR="003804C2">
        <w:t>The design allows new algorithms to be added with the architecture of RunAllAlgorithms a</w:t>
      </w:r>
      <w:r>
        <w:t xml:space="preserve">nd RunAllDenormalizedAlgorithms. </w:t>
      </w:r>
      <w:r w:rsidR="003804C2">
        <w:t>Any additional algorith</w:t>
      </w:r>
      <w:r>
        <w:t xml:space="preserve">ms just need to be added to the database and be called by one or both of the “Runall” stored procedures. </w:t>
      </w:r>
      <w:r w:rsidR="003804C2">
        <w:t xml:space="preserve"> </w:t>
      </w:r>
      <w:r w:rsidR="00EA471C">
        <w:t xml:space="preserve">The design of all the top level stored procedures such as RunAllAlgorithms, CreateAnalysis, GetAnalysis, GetScholarshipAwards, and RunAllAlgorithms are designed to be run and if the data is in the </w:t>
      </w:r>
      <w:r w:rsidR="00EA471C">
        <w:lastRenderedPageBreak/>
        <w:t xml:space="preserve">denormalized tables, the procedure will call the related denormalized stored procedure eliminating the chance the user will call the wrong stored procedure. </w:t>
      </w:r>
      <w:bookmarkStart w:id="0" w:name="_GoBack"/>
      <w:bookmarkEnd w:id="0"/>
    </w:p>
    <w:p w:rsidR="004004D8" w:rsidRDefault="004004D8" w:rsidP="00685268">
      <w:r>
        <w:t xml:space="preserve">The whole process can be run easily from the stored procedure GetAnalysis which has a parameter that allows one to run the analysis first or just pull the analysis. You just input the awarding group id and the regular input parameters and the </w:t>
      </w:r>
      <w:r w:rsidR="00E459BC">
        <w:t>stored</w:t>
      </w:r>
      <w:r>
        <w:t xml:space="preserve"> procedure will determine whether to use the denormalized or normalized table by reading the awarding group id. </w:t>
      </w:r>
    </w:p>
    <w:p w:rsidR="00E459BC" w:rsidRDefault="00E459BC" w:rsidP="00685268">
      <w:r>
        <w:t xml:space="preserve">After determining which algorithm is the preferable algorithm, there are stored procedures that allow you to pull the results for that algorithm with the same parameters called GetScholarshipAwards and GetDenormalizedScholarshipAwards respectively.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w:t>
      </w:r>
      <w:r w:rsidR="008C6E7F">
        <w:t>possibilities</w:t>
      </w:r>
      <w:r w:rsidR="005873B0">
        <w:t xml:space="preserve"> expands to 36.  It is not clear at this time if this added complexity would actually help out the end user of the product or make the decision as complex as the current situation without the algorithm help.</w:t>
      </w:r>
    </w:p>
    <w:p w:rsidR="005873B0" w:rsidRDefault="005873B0" w:rsidP="00717E23">
      <w:r>
        <w:lastRenderedPageBreak/>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lastRenderedPageBreak/>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wUAPF7AEywAAAA="/>
  </w:docVars>
  <w:rsids>
    <w:rsidRoot w:val="00503091"/>
    <w:rsid w:val="000047A8"/>
    <w:rsid w:val="00036F52"/>
    <w:rsid w:val="000452C6"/>
    <w:rsid w:val="000528F2"/>
    <w:rsid w:val="0005547E"/>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26B3"/>
    <w:rsid w:val="003B554D"/>
    <w:rsid w:val="003B66AF"/>
    <w:rsid w:val="003C3176"/>
    <w:rsid w:val="003D7769"/>
    <w:rsid w:val="003E60FD"/>
    <w:rsid w:val="003F508C"/>
    <w:rsid w:val="004004D8"/>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6C629A"/>
    <w:rsid w:val="006D183D"/>
    <w:rsid w:val="00717E23"/>
    <w:rsid w:val="0079569C"/>
    <w:rsid w:val="007C211E"/>
    <w:rsid w:val="007D1992"/>
    <w:rsid w:val="00802CC9"/>
    <w:rsid w:val="00803FDB"/>
    <w:rsid w:val="008074A5"/>
    <w:rsid w:val="00846B4D"/>
    <w:rsid w:val="00857A2A"/>
    <w:rsid w:val="00895B1C"/>
    <w:rsid w:val="008C258B"/>
    <w:rsid w:val="008C6E7F"/>
    <w:rsid w:val="00923D80"/>
    <w:rsid w:val="009437B1"/>
    <w:rsid w:val="009610F4"/>
    <w:rsid w:val="009A469A"/>
    <w:rsid w:val="009B0001"/>
    <w:rsid w:val="009D5371"/>
    <w:rsid w:val="009E1806"/>
    <w:rsid w:val="00A16F10"/>
    <w:rsid w:val="00A567DF"/>
    <w:rsid w:val="00A66FA8"/>
    <w:rsid w:val="00A84D63"/>
    <w:rsid w:val="00A92C76"/>
    <w:rsid w:val="00AA1477"/>
    <w:rsid w:val="00AA1C9B"/>
    <w:rsid w:val="00AB4DF3"/>
    <w:rsid w:val="00AC2ECD"/>
    <w:rsid w:val="00AD1F77"/>
    <w:rsid w:val="00B05EF1"/>
    <w:rsid w:val="00B30628"/>
    <w:rsid w:val="00B52522"/>
    <w:rsid w:val="00B57C3A"/>
    <w:rsid w:val="00B80610"/>
    <w:rsid w:val="00B838C5"/>
    <w:rsid w:val="00B944F3"/>
    <w:rsid w:val="00B9678F"/>
    <w:rsid w:val="00BB4110"/>
    <w:rsid w:val="00BB49E2"/>
    <w:rsid w:val="00BE11FA"/>
    <w:rsid w:val="00BF1A61"/>
    <w:rsid w:val="00C64A88"/>
    <w:rsid w:val="00C65D27"/>
    <w:rsid w:val="00C75C67"/>
    <w:rsid w:val="00C9277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59BC"/>
    <w:rsid w:val="00E46122"/>
    <w:rsid w:val="00E521E5"/>
    <w:rsid w:val="00E639B8"/>
    <w:rsid w:val="00E81F46"/>
    <w:rsid w:val="00E9752E"/>
    <w:rsid w:val="00EA471C"/>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32A5C"/>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3B60D7-1A5C-48AE-91C1-DAA174764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25</Pages>
  <Words>11786</Words>
  <Characters>6718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7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101</cp:revision>
  <dcterms:created xsi:type="dcterms:W3CDTF">2018-07-09T23:18:00Z</dcterms:created>
  <dcterms:modified xsi:type="dcterms:W3CDTF">2018-07-17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